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51E51" w:rsidRDefault="00251E51" w:rsidP="00251E51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251E51">
        <w:rPr>
          <w:rFonts w:ascii="Times New Roman" w:hAnsi="Times New Roman" w:cs="Times New Roman"/>
          <w:b/>
          <w:sz w:val="28"/>
          <w:szCs w:val="28"/>
        </w:rPr>
        <w:t>DAFTAR PUSTAKA</w:t>
      </w:r>
    </w:p>
    <w:p w:rsidR="00251E51" w:rsidRDefault="00251E51" w:rsidP="00251E51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CC65ED" w:rsidRPr="00251E51" w:rsidRDefault="00CC65ED" w:rsidP="00251E51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251E51" w:rsidRDefault="004F4F69" w:rsidP="00CC65E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F4F69">
        <w:rPr>
          <w:rFonts w:ascii="Times New Roman" w:hAnsi="Times New Roman" w:cs="Times New Roman"/>
          <w:sz w:val="24"/>
          <w:szCs w:val="24"/>
          <w:lang w:val="en-US"/>
        </w:rPr>
        <w:t xml:space="preserve">Abdul, Halim. 2007. </w:t>
      </w:r>
      <w:r w:rsidRPr="004F4F69">
        <w:rPr>
          <w:rFonts w:ascii="Times New Roman" w:hAnsi="Times New Roman" w:cs="Times New Roman"/>
          <w:i/>
          <w:sz w:val="24"/>
          <w:szCs w:val="24"/>
          <w:lang w:val="en-US"/>
        </w:rPr>
        <w:t>Manajemen Keuangan Daerah.</w:t>
      </w:r>
      <w:r w:rsidRPr="004F4F69">
        <w:rPr>
          <w:rFonts w:ascii="Times New Roman" w:hAnsi="Times New Roman" w:cs="Times New Roman"/>
          <w:sz w:val="24"/>
          <w:szCs w:val="24"/>
          <w:lang w:val="en-US"/>
        </w:rPr>
        <w:t xml:space="preserve"> Jakarta: Salemba Empat</w:t>
      </w:r>
      <w:r w:rsidR="00CC65ED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C65ED" w:rsidRPr="004F4F69" w:rsidRDefault="00CC65ED" w:rsidP="00CC65E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4F4F69" w:rsidRDefault="004F4F69" w:rsidP="00CC65E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F4F69">
        <w:rPr>
          <w:rFonts w:ascii="Times New Roman" w:hAnsi="Times New Roman" w:cs="Times New Roman"/>
          <w:sz w:val="24"/>
          <w:szCs w:val="24"/>
          <w:lang w:val="en-US"/>
        </w:rPr>
        <w:t>Arikunto, Suharsimi. 2009. Manajemen Penelitian. Jakarta: Rineka Cipta.</w:t>
      </w:r>
    </w:p>
    <w:p w:rsidR="00CC65ED" w:rsidRPr="004F4F69" w:rsidRDefault="00CC65ED" w:rsidP="00CC65E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1F40D3" w:rsidRDefault="006524E7" w:rsidP="00CC65ED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F4F69">
        <w:rPr>
          <w:rFonts w:ascii="Times New Roman" w:hAnsi="Times New Roman" w:cs="Times New Roman"/>
          <w:sz w:val="24"/>
          <w:szCs w:val="24"/>
          <w:lang w:val="en-US"/>
        </w:rPr>
        <w:t xml:space="preserve">Ghozali, Imam. (2013). </w:t>
      </w:r>
      <w:r w:rsidRPr="004F4F69">
        <w:rPr>
          <w:rFonts w:ascii="Times New Roman" w:hAnsi="Times New Roman" w:cs="Times New Roman"/>
          <w:i/>
          <w:sz w:val="24"/>
          <w:szCs w:val="24"/>
          <w:lang w:val="en-US"/>
        </w:rPr>
        <w:t>Aplikasi Analisis Multivariative Dengan Program IBM SPSS 21 Update PLS Regres.</w:t>
      </w:r>
      <w:r w:rsidRPr="004F4F69">
        <w:rPr>
          <w:rFonts w:ascii="Times New Roman" w:hAnsi="Times New Roman" w:cs="Times New Roman"/>
          <w:sz w:val="24"/>
          <w:szCs w:val="24"/>
          <w:lang w:val="en-US"/>
        </w:rPr>
        <w:t>Semarang: Badan Penerbit Universitas Diponogoro.</w:t>
      </w:r>
    </w:p>
    <w:p w:rsidR="000723B7" w:rsidRDefault="000723B7" w:rsidP="00CC65ED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723B7" w:rsidRDefault="000723B7" w:rsidP="000723B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64680">
        <w:rPr>
          <w:rFonts w:ascii="Times New Roman" w:hAnsi="Times New Roman" w:cs="Times New Roman"/>
          <w:sz w:val="24"/>
          <w:szCs w:val="24"/>
          <w:lang w:val="en-US"/>
        </w:rPr>
        <w:t xml:space="preserve">Hanifah, 2015. </w:t>
      </w:r>
      <w:r w:rsidR="003D1D6F" w:rsidRPr="00464680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464680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="003D1D6F" w:rsidRPr="0046468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464680">
        <w:rPr>
          <w:rFonts w:ascii="Times New Roman" w:hAnsi="Times New Roman" w:cs="Times New Roman"/>
          <w:noProof/>
          <w:sz w:val="24"/>
          <w:szCs w:val="24"/>
        </w:rPr>
        <w:t>Kontribusi, A., Potensi, D. A. N., Bermotor, K., Pendapatan, T., Provinsi, D., Selatan, S., … Hasanuddin, U. (2014). Analisis kontribusi dan potensi pajak kendaraan bermotor terhadap pendapatan asli daerah provinsi sulawesi selatan.</w:t>
      </w:r>
    </w:p>
    <w:p w:rsidR="000723B7" w:rsidRPr="000723B7" w:rsidRDefault="000723B7" w:rsidP="000723B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0723B7" w:rsidRPr="00464680" w:rsidRDefault="000723B7" w:rsidP="000723B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4680">
        <w:rPr>
          <w:rFonts w:ascii="Times New Roman" w:hAnsi="Times New Roman" w:cs="Times New Roman"/>
          <w:noProof/>
          <w:sz w:val="24"/>
          <w:szCs w:val="24"/>
        </w:rPr>
        <w:t>Kontribusi, A., Potensi, D. A. N., Bermotor, K., Pendapatan, T., Provinsi, D., Selatan, S., … Hasanuddin, U. (2014). Analisis kontribusi dan potensi pajak kendaraan bermotor terhadap pendapatan asli daerah provinsi sulawesi selatan.</w:t>
      </w:r>
    </w:p>
    <w:p w:rsidR="000723B7" w:rsidRPr="000723B7" w:rsidRDefault="000723B7" w:rsidP="000723B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4F4F69" w:rsidRDefault="003D1D6F" w:rsidP="000723B7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6468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723B7">
        <w:rPr>
          <w:rFonts w:ascii="Times New Roman" w:hAnsi="Times New Roman" w:cs="Times New Roman"/>
          <w:sz w:val="24"/>
          <w:szCs w:val="24"/>
          <w:lang w:val="en-US"/>
        </w:rPr>
        <w:t>Mahmudi. 2010. Man</w:t>
      </w:r>
      <w:r w:rsidR="004F4F69" w:rsidRPr="004F4F69">
        <w:rPr>
          <w:rFonts w:ascii="Times New Roman" w:hAnsi="Times New Roman" w:cs="Times New Roman"/>
          <w:sz w:val="24"/>
          <w:szCs w:val="24"/>
          <w:lang w:val="en-US"/>
        </w:rPr>
        <w:t>ajemen Keuangan Daerah. Jakarta: Erlangga.</w:t>
      </w:r>
    </w:p>
    <w:p w:rsidR="00CC65ED" w:rsidRDefault="00CC65ED" w:rsidP="00CC65ED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F868C1" w:rsidRDefault="00F868C1" w:rsidP="00CC65ED">
      <w:pPr>
        <w:pStyle w:val="NormalWeb"/>
        <w:spacing w:before="0" w:beforeAutospacing="0" w:after="0" w:afterAutospacing="0"/>
        <w:ind w:left="720" w:hanging="720"/>
        <w:jc w:val="both"/>
        <w:rPr>
          <w:bCs/>
          <w:color w:val="000000"/>
        </w:rPr>
      </w:pPr>
      <w:r>
        <w:t xml:space="preserve">Presiden Republik Indonesia. Peraturan Pemerintah </w:t>
      </w:r>
      <w:r w:rsidRPr="00F868C1">
        <w:rPr>
          <w:bCs/>
          <w:color w:val="000000"/>
        </w:rPr>
        <w:t>Nomor 65 Tahun 2001</w:t>
      </w:r>
      <w:r>
        <w:rPr>
          <w:bCs/>
          <w:color w:val="000000"/>
        </w:rPr>
        <w:t xml:space="preserve"> </w:t>
      </w:r>
      <w:r w:rsidRPr="00F868C1">
        <w:rPr>
          <w:bCs/>
          <w:color w:val="000000"/>
        </w:rPr>
        <w:t>Tentang</w:t>
      </w:r>
      <w:r>
        <w:rPr>
          <w:bCs/>
          <w:color w:val="000000"/>
        </w:rPr>
        <w:t xml:space="preserve"> </w:t>
      </w:r>
      <w:r w:rsidRPr="00F868C1">
        <w:rPr>
          <w:bCs/>
          <w:color w:val="000000"/>
        </w:rPr>
        <w:t>Pajak Daerah</w:t>
      </w:r>
      <w:r>
        <w:rPr>
          <w:bCs/>
          <w:color w:val="000000"/>
        </w:rPr>
        <w:t>. Jakarta.</w:t>
      </w:r>
    </w:p>
    <w:p w:rsidR="00CC65ED" w:rsidRDefault="00CC65ED" w:rsidP="00CC65ED">
      <w:pPr>
        <w:pStyle w:val="NormalWeb"/>
        <w:spacing w:before="0" w:beforeAutospacing="0" w:after="0" w:afterAutospacing="0"/>
        <w:ind w:left="720" w:hanging="720"/>
        <w:jc w:val="both"/>
        <w:rPr>
          <w:bCs/>
          <w:color w:val="000000"/>
        </w:rPr>
      </w:pPr>
    </w:p>
    <w:p w:rsidR="00F868C1" w:rsidRDefault="00F868C1" w:rsidP="00CC65ED">
      <w:pPr>
        <w:pStyle w:val="NormalWeb"/>
        <w:spacing w:before="0" w:beforeAutospacing="0" w:after="0" w:afterAutospacing="0"/>
        <w:ind w:left="720" w:hanging="720"/>
        <w:jc w:val="both"/>
      </w:pPr>
      <w:r>
        <w:t>Presiden Republik Indonesia. Undang-Undang Nomor</w:t>
      </w:r>
      <w:r w:rsidR="00CC65ED">
        <w:t xml:space="preserve"> 9</w:t>
      </w:r>
      <w:r>
        <w:t xml:space="preserve"> Tahun </w:t>
      </w:r>
      <w:r w:rsidR="00CC65ED">
        <w:t>2015</w:t>
      </w:r>
      <w:r>
        <w:t xml:space="preserve"> tentang Pemerintahan Daerah. Jakarta.</w:t>
      </w:r>
    </w:p>
    <w:p w:rsidR="00CC65ED" w:rsidRDefault="00CC65ED" w:rsidP="00CC65ED">
      <w:pPr>
        <w:pStyle w:val="NormalWeb"/>
        <w:spacing w:before="0" w:beforeAutospacing="0" w:after="0" w:afterAutospacing="0"/>
        <w:ind w:left="720" w:hanging="720"/>
        <w:jc w:val="both"/>
      </w:pPr>
    </w:p>
    <w:p w:rsidR="00CC65ED" w:rsidRDefault="00CC65ED" w:rsidP="00CC65ED">
      <w:pPr>
        <w:pStyle w:val="NormalWeb"/>
        <w:spacing w:before="0" w:beforeAutospacing="0" w:after="0" w:afterAutospacing="0"/>
        <w:ind w:left="720" w:hanging="720"/>
        <w:jc w:val="both"/>
      </w:pPr>
      <w:r>
        <w:t>Presiden Republik Indonesia. Undang-Undang Nomor 23 Tahun 2014 tentang Pemerintahan Daerah. Jakarta.</w:t>
      </w:r>
    </w:p>
    <w:p w:rsidR="00CC65ED" w:rsidRPr="00CC65ED" w:rsidRDefault="00CC65ED" w:rsidP="00CC65ED">
      <w:pPr>
        <w:pStyle w:val="NormalWeb"/>
        <w:spacing w:before="0" w:beforeAutospacing="0" w:after="0" w:afterAutospacing="0"/>
        <w:ind w:left="720" w:hanging="720"/>
        <w:jc w:val="both"/>
      </w:pPr>
    </w:p>
    <w:p w:rsidR="004F4F69" w:rsidRDefault="00F868C1" w:rsidP="00CC65ED">
      <w:pPr>
        <w:pStyle w:val="NormalWeb"/>
        <w:spacing w:before="0" w:beforeAutospacing="0" w:after="0" w:afterAutospacing="0"/>
        <w:ind w:left="720" w:hanging="720"/>
        <w:jc w:val="both"/>
      </w:pPr>
      <w:r>
        <w:t xml:space="preserve">Presiden Republik Indonesia. Undang-Undang Nomor 28 Tahun 2009 tentang </w:t>
      </w:r>
      <w:r w:rsidRPr="00F868C1">
        <w:t>Pajak Daerah Dan Retribusi Daerah</w:t>
      </w:r>
      <w:r>
        <w:t>. Jakarta.</w:t>
      </w:r>
    </w:p>
    <w:p w:rsidR="00CC65ED" w:rsidRPr="00F868C1" w:rsidRDefault="00CC65ED" w:rsidP="00CC65ED">
      <w:pPr>
        <w:pStyle w:val="NormalWeb"/>
        <w:spacing w:before="0" w:beforeAutospacing="0" w:after="0" w:afterAutospacing="0"/>
        <w:ind w:left="720" w:hanging="720"/>
        <w:jc w:val="both"/>
        <w:rPr>
          <w:bCs/>
          <w:color w:val="000000"/>
        </w:rPr>
      </w:pPr>
    </w:p>
    <w:p w:rsidR="00F868C1" w:rsidRDefault="00F868C1" w:rsidP="00CC65ED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residen Republik Indonesia. Undang-Undang Nomor </w:t>
      </w:r>
      <w:r w:rsidRPr="00F868C1">
        <w:rPr>
          <w:rFonts w:ascii="Times New Roman" w:hAnsi="Times New Roman" w:cs="Times New Roman"/>
          <w:sz w:val="24"/>
          <w:szCs w:val="24"/>
        </w:rPr>
        <w:t>33 Tahun 2004 tentang Perimbangan Keuangan Antara Pemerintah Pusat dan Pemerintah Daerah</w:t>
      </w:r>
      <w:r>
        <w:rPr>
          <w:rFonts w:ascii="Times New Roman" w:hAnsi="Times New Roman" w:cs="Times New Roman"/>
          <w:sz w:val="24"/>
          <w:szCs w:val="24"/>
          <w:lang w:val="en-US"/>
        </w:rPr>
        <w:t>. Jakarta.</w:t>
      </w:r>
    </w:p>
    <w:p w:rsidR="00CC65ED" w:rsidRPr="00F868C1" w:rsidRDefault="00CC65ED" w:rsidP="00CC65ED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524E7" w:rsidRDefault="006524E7" w:rsidP="00CC65ED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F4F69">
        <w:rPr>
          <w:rFonts w:ascii="Times New Roman" w:hAnsi="Times New Roman" w:cs="Times New Roman"/>
          <w:sz w:val="24"/>
          <w:szCs w:val="24"/>
          <w:lang w:val="en-US"/>
        </w:rPr>
        <w:t xml:space="preserve">Sugiyono, (2008). </w:t>
      </w:r>
      <w:r w:rsidRPr="004F4F69">
        <w:rPr>
          <w:rFonts w:ascii="Times New Roman" w:hAnsi="Times New Roman" w:cs="Times New Roman"/>
          <w:i/>
          <w:sz w:val="24"/>
          <w:szCs w:val="24"/>
          <w:lang w:val="en-US"/>
        </w:rPr>
        <w:t>Metode Penelitian Kunatitatif Kualitatif dan R&amp;D</w:t>
      </w:r>
      <w:r w:rsidRPr="004F4F69">
        <w:rPr>
          <w:rFonts w:ascii="Times New Roman" w:hAnsi="Times New Roman" w:cs="Times New Roman"/>
          <w:sz w:val="24"/>
          <w:szCs w:val="24"/>
          <w:lang w:val="en-US"/>
        </w:rPr>
        <w:t>. Bandung: Alfabeta.</w:t>
      </w:r>
    </w:p>
    <w:p w:rsidR="000723B7" w:rsidRDefault="000723B7" w:rsidP="00CC65ED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723B7" w:rsidRPr="000723B7" w:rsidRDefault="000723B7" w:rsidP="000723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64680">
        <w:rPr>
          <w:rFonts w:ascii="Times New Roman" w:hAnsi="Times New Roman" w:cs="Times New Roman"/>
          <w:noProof/>
          <w:sz w:val="24"/>
          <w:szCs w:val="24"/>
        </w:rPr>
        <w:t xml:space="preserve">Wahid, H., Ahmad, S., Nor, M. A. M., &amp; Rashid, M. A. (2017). Prestasi kecekapan pengurusan kewangan dan agihan zakat: perbandingan antara majlis agama </w:t>
      </w:r>
      <w:r w:rsidRPr="0046468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slam negeri di Malaysia. </w:t>
      </w:r>
      <w:r w:rsidRPr="00464680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Malaysia</w:t>
      </w:r>
      <w:r w:rsidRPr="004646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64680">
        <w:rPr>
          <w:rFonts w:ascii="Times New Roman" w:hAnsi="Times New Roman" w:cs="Times New Roman"/>
          <w:i/>
          <w:iCs/>
          <w:noProof/>
          <w:sz w:val="24"/>
          <w:szCs w:val="24"/>
        </w:rPr>
        <w:t>51</w:t>
      </w:r>
      <w:r w:rsidRPr="00464680">
        <w:rPr>
          <w:rFonts w:ascii="Times New Roman" w:hAnsi="Times New Roman" w:cs="Times New Roman"/>
          <w:noProof/>
          <w:sz w:val="24"/>
          <w:szCs w:val="24"/>
        </w:rPr>
        <w:t xml:space="preserve">(2), 39–54. </w:t>
      </w:r>
      <w:hyperlink r:id="rId6" w:history="1">
        <w:r w:rsidRPr="00D05F3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1017/CBO9781107415324.004</w:t>
        </w:r>
      </w:hyperlink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Diakses 20 Mei 2018</w:t>
      </w:r>
    </w:p>
    <w:p w:rsidR="000723B7" w:rsidRPr="000723B7" w:rsidRDefault="000723B7" w:rsidP="000723B7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0723B7">
        <w:rPr>
          <w:rFonts w:ascii="Times New Roman" w:hAnsi="Times New Roman" w:cs="Times New Roman"/>
          <w:sz w:val="24"/>
          <w:szCs w:val="24"/>
          <w:lang w:val="en-US"/>
        </w:rPr>
        <w:t>Wikipedia, Pajak. 2016. (</w:t>
      </w:r>
      <w:hyperlink r:id="rId7" w:history="1">
        <w:r w:rsidRPr="000723B7">
          <w:rPr>
            <w:rStyle w:val="Hyperlink"/>
            <w:rFonts w:ascii="Times New Roman" w:hAnsi="Times New Roman" w:cs="Times New Roman"/>
            <w:sz w:val="24"/>
            <w:szCs w:val="24"/>
          </w:rPr>
          <w:t>https://id.wikipedia.org/wiki/Pajak</w:t>
        </w:r>
      </w:hyperlink>
      <w:r w:rsidRPr="000723B7">
        <w:rPr>
          <w:rFonts w:ascii="Times New Roman" w:hAnsi="Times New Roman" w:cs="Times New Roman"/>
          <w:sz w:val="24"/>
          <w:szCs w:val="24"/>
          <w:lang w:val="en-GB"/>
        </w:rPr>
        <w:t>. Diakses 23 Mei 2018)</w:t>
      </w:r>
    </w:p>
    <w:p w:rsidR="000723B7" w:rsidRPr="000723B7" w:rsidRDefault="000723B7" w:rsidP="000723B7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sectPr w:rsidR="000723B7" w:rsidRPr="000723B7" w:rsidSect="00163A0D">
      <w:headerReference w:type="default" r:id="rId8"/>
      <w:footerReference w:type="default" r:id="rId9"/>
      <w:footerReference w:type="first" r:id="rId10"/>
      <w:pgSz w:w="12240" w:h="15840"/>
      <w:pgMar w:top="2275" w:right="1699" w:bottom="1699" w:left="2275" w:header="720" w:footer="720" w:gutter="0"/>
      <w:pgNumType w:start="64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D84A9E" w:rsidRDefault="00D84A9E" w:rsidP="00163A0D">
      <w:pPr>
        <w:spacing w:after="0" w:line="240" w:lineRule="auto"/>
      </w:pPr>
      <w:r>
        <w:separator/>
      </w:r>
    </w:p>
  </w:endnote>
  <w:endnote w:type="continuationSeparator" w:id="1">
    <w:p w:rsidR="00D84A9E" w:rsidRDefault="00D84A9E" w:rsidP="00163A0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63A0D" w:rsidRPr="00163A0D" w:rsidRDefault="00163A0D" w:rsidP="00163A0D">
    <w:pPr>
      <w:pStyle w:val="Footer"/>
      <w:jc w:val="center"/>
      <w:rPr>
        <w:lang w:val="en-GB"/>
      </w:rPr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63A0D" w:rsidRPr="00163A0D" w:rsidRDefault="00163A0D" w:rsidP="00163A0D">
    <w:pPr>
      <w:pStyle w:val="Footer"/>
      <w:jc w:val="center"/>
      <w:rPr>
        <w:lang w:val="en-GB"/>
      </w:rPr>
    </w:pPr>
    <w:r>
      <w:rPr>
        <w:lang w:val="en-GB"/>
      </w:rPr>
      <w:t>64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D84A9E" w:rsidRDefault="00D84A9E" w:rsidP="00163A0D">
      <w:pPr>
        <w:spacing w:after="0" w:line="240" w:lineRule="auto"/>
      </w:pPr>
      <w:r>
        <w:separator/>
      </w:r>
    </w:p>
  </w:footnote>
  <w:footnote w:type="continuationSeparator" w:id="1">
    <w:p w:rsidR="00D84A9E" w:rsidRDefault="00D84A9E" w:rsidP="00163A0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19124"/>
      <w:docPartObj>
        <w:docPartGallery w:val="Page Numbers (Top of Page)"/>
        <w:docPartUnique/>
      </w:docPartObj>
    </w:sdtPr>
    <w:sdtContent>
      <w:p w:rsidR="00163A0D" w:rsidRDefault="00163A0D">
        <w:pPr>
          <w:pStyle w:val="Header"/>
          <w:jc w:val="right"/>
        </w:pPr>
        <w:fldSimple w:instr=" PAGE   \* MERGEFORMAT ">
          <w:r>
            <w:rPr>
              <w:noProof/>
            </w:rPr>
            <w:t>65</w:t>
          </w:r>
        </w:fldSimple>
      </w:p>
    </w:sdtContent>
  </w:sdt>
  <w:p w:rsidR="00163A0D" w:rsidRDefault="00163A0D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20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251E51"/>
    <w:rsid w:val="000723B7"/>
    <w:rsid w:val="000A549D"/>
    <w:rsid w:val="000D4601"/>
    <w:rsid w:val="00163A0D"/>
    <w:rsid w:val="001F40D3"/>
    <w:rsid w:val="002331D0"/>
    <w:rsid w:val="00251E51"/>
    <w:rsid w:val="002B4130"/>
    <w:rsid w:val="00367371"/>
    <w:rsid w:val="003D1D6F"/>
    <w:rsid w:val="004C47A8"/>
    <w:rsid w:val="004F4F69"/>
    <w:rsid w:val="00521EA2"/>
    <w:rsid w:val="00570E0E"/>
    <w:rsid w:val="005E24AE"/>
    <w:rsid w:val="005F4E4D"/>
    <w:rsid w:val="006316CB"/>
    <w:rsid w:val="006358B9"/>
    <w:rsid w:val="006524E7"/>
    <w:rsid w:val="009D720D"/>
    <w:rsid w:val="00A43DCC"/>
    <w:rsid w:val="00AF0BFA"/>
    <w:rsid w:val="00B16634"/>
    <w:rsid w:val="00B93C27"/>
    <w:rsid w:val="00C03923"/>
    <w:rsid w:val="00CC65ED"/>
    <w:rsid w:val="00D84A9E"/>
    <w:rsid w:val="00F71EA3"/>
    <w:rsid w:val="00F868C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360" w:lineRule="auto"/>
        <w:ind w:right="806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1E51"/>
    <w:pPr>
      <w:spacing w:after="200" w:line="276" w:lineRule="auto"/>
      <w:ind w:right="0"/>
      <w:jc w:val="left"/>
    </w:pPr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251E51"/>
    <w:pPr>
      <w:autoSpaceDE w:val="0"/>
      <w:autoSpaceDN w:val="0"/>
      <w:adjustRightInd w:val="0"/>
      <w:spacing w:line="240" w:lineRule="auto"/>
      <w:ind w:right="0"/>
      <w:jc w:val="left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Hyperlink">
    <w:name w:val="Hyperlink"/>
    <w:basedOn w:val="DefaultParagraphFont"/>
    <w:uiPriority w:val="99"/>
    <w:unhideWhenUsed/>
    <w:rsid w:val="00251E51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F868C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163A0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3A0D"/>
    <w:rPr>
      <w:lang w:val="id-ID"/>
    </w:rPr>
  </w:style>
  <w:style w:type="paragraph" w:styleId="Footer">
    <w:name w:val="footer"/>
    <w:basedOn w:val="Normal"/>
    <w:link w:val="FooterChar"/>
    <w:uiPriority w:val="99"/>
    <w:semiHidden/>
    <w:unhideWhenUsed/>
    <w:rsid w:val="00163A0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163A0D"/>
    <w:rPr>
      <w:lang w:val="id-I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87145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hyperlink" Target="https://id.wikipedia.org/wiki/Pajak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17/CBO9781107415324.004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304</Words>
  <Characters>1734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compaq</cp:lastModifiedBy>
  <cp:revision>2</cp:revision>
  <dcterms:created xsi:type="dcterms:W3CDTF">2018-07-03T04:17:00Z</dcterms:created>
  <dcterms:modified xsi:type="dcterms:W3CDTF">2018-07-03T04:17:00Z</dcterms:modified>
</cp:coreProperties>
</file>